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4E2CAD0D"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29978" cy="3069479"/>
                    </a:xfrm>
                    <a:prstGeom prst="rect">
                      <a:avLst/>
                    </a:prstGeom>
                  </pic:spPr>
                </pic:pic>
              </a:graphicData>
            </a:graphic>
          </wp:inline>
        </w:drawing>
      </w:r>
    </w:p>
    <w:p w14:paraId="5974B023" w14:textId="5F8BDE55" w:rsidR="00B97F71" w:rsidRDefault="00FE37E1" w:rsidP="001B67AB">
      <w:pPr>
        <w:ind w:left="720"/>
        <w:rPr>
          <w:lang w:val="en-US"/>
        </w:rPr>
      </w:pPr>
      <w:hyperlink r:id="rId7" w:history="1">
        <w:r w:rsidR="00696C80" w:rsidRPr="00F37F75">
          <w:rPr>
            <w:rStyle w:val="Hyperlink"/>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57432373"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45B3DA84" w14:textId="6AA5B4F6" w:rsidR="008A68FA" w:rsidRDefault="00987844" w:rsidP="008A68FA">
      <w:pPr>
        <w:pStyle w:val="ListParagraph"/>
        <w:numPr>
          <w:ilvl w:val="0"/>
          <w:numId w:val="5"/>
        </w:numPr>
        <w:rPr>
          <w:lang w:val="en-US"/>
        </w:rPr>
      </w:pPr>
      <w:r>
        <w:rPr>
          <w:lang w:val="en-US"/>
        </w:rPr>
        <w:t>FBA post-statistical inference</w:t>
      </w:r>
    </w:p>
    <w:p w14:paraId="721C392D" w14:textId="738FA63D" w:rsidR="00987844" w:rsidRDefault="00987844" w:rsidP="00987844">
      <w:pPr>
        <w:pStyle w:val="ListParagraph"/>
        <w:numPr>
          <w:ilvl w:val="0"/>
          <w:numId w:val="15"/>
        </w:numPr>
        <w:rPr>
          <w:lang w:val="en-US"/>
        </w:rPr>
      </w:pPr>
      <w:r w:rsidRPr="00987844">
        <w:rPr>
          <w:lang w:val="en-US"/>
        </w:rPr>
        <w:lastRenderedPageBreak/>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4FF9B7E1" w14:textId="6A1AE2A4"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24758BC4" w14:textId="77777777" w:rsidR="009363EB" w:rsidRDefault="009363EB" w:rsidP="006E4301">
      <w:pPr>
        <w:rPr>
          <w:b/>
          <w:bCs/>
          <w:lang w:val="en-US"/>
        </w:rPr>
      </w:pP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8"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lastRenderedPageBreak/>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lastRenderedPageBreak/>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24FB947B"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lastRenderedPageBreak/>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proofErr w:type="spellStart"/>
      <w:r w:rsidRPr="001111F9">
        <w:rPr>
          <w:lang w:val="en-US"/>
        </w:rPr>
        <w:t>REORIENTED</w:t>
      </w:r>
      <w:proofErr w:type="spellEnd"/>
      <w:r w:rsidRPr="001111F9">
        <w:rPr>
          <w:lang w:val="en-US"/>
        </w:rPr>
        <w:t xml:space="preserve">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0"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33800" cy="3324225"/>
                    </a:xfrm>
                    <a:prstGeom prst="rect">
                      <a:avLst/>
                    </a:prstGeom>
                  </pic:spPr>
                </pic:pic>
              </a:graphicData>
            </a:graphic>
          </wp:inline>
        </w:drawing>
      </w:r>
    </w:p>
    <w:p w14:paraId="68600178" w14:textId="21268C53"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w:t>
      </w:r>
      <w:proofErr w:type="spellStart"/>
      <w:r w:rsidRPr="00A452CA">
        <w:rPr>
          <w:i/>
          <w:iCs/>
          <w:lang w:val="en-US"/>
        </w:rPr>
        <w:t>bundels</w:t>
      </w:r>
      <w:proofErr w:type="spellEnd"/>
      <w:r w:rsidRPr="00A452CA">
        <w:rPr>
          <w:i/>
          <w:iCs/>
          <w:lang w:val="en-US"/>
        </w:rPr>
        <w:t xml:space="preserve">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2"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3C7B7B26"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3"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7777777" w:rsidR="00970523" w:rsidRDefault="00970523" w:rsidP="00970523">
      <w:pPr>
        <w:ind w:left="360" w:firstLine="720"/>
        <w:rPr>
          <w:b/>
          <w:bCs/>
          <w:sz w:val="28"/>
          <w:szCs w:val="28"/>
          <w:lang w:val="en-US"/>
        </w:rPr>
      </w:pP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06FB8FAC" w:rsidR="00B732FB" w:rsidRPr="00F04ADF" w:rsidRDefault="00F04ADF" w:rsidP="00F04ADF">
      <w:pPr>
        <w:pStyle w:val="ListParagraph"/>
        <w:ind w:left="1080"/>
      </w:pPr>
      <w:r>
        <w:t xml:space="preserve">This will </w:t>
      </w:r>
      <w:proofErr w:type="spellStart"/>
      <w:r>
        <w:t>weight</w:t>
      </w:r>
      <w:proofErr w:type="spellEnd"/>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57118" cy="4638533"/>
                    </a:xfrm>
                    <a:prstGeom prst="rect">
                      <a:avLst/>
                    </a:prstGeom>
                  </pic:spPr>
                </pic:pic>
              </a:graphicData>
            </a:graphic>
          </wp:inline>
        </w:drawing>
      </w:r>
    </w:p>
    <w:p w14:paraId="2A96EE35" w14:textId="57F8C1F1" w:rsidR="00576B09" w:rsidRDefault="00921ED9" w:rsidP="009523F2">
      <w:pPr>
        <w:pStyle w:val="ListParagraph"/>
        <w:ind w:left="1080"/>
        <w:rPr>
          <w:lang w:val="en-US"/>
        </w:rPr>
      </w:pPr>
      <w:r>
        <w:rPr>
          <w:lang w:val="en-US"/>
        </w:rPr>
        <w:t xml:space="preserve">Tracks </w:t>
      </w:r>
      <w:r w:rsidR="00F04ADF">
        <w:rPr>
          <w:lang w:val="en-US"/>
        </w:rPr>
        <w:t xml:space="preserve">w/ SIFT </w:t>
      </w:r>
      <w:proofErr w:type="spellStart"/>
      <w:r>
        <w:rPr>
          <w:lang w:val="en-US"/>
        </w:rPr>
        <w:t>overlayed</w:t>
      </w:r>
      <w:proofErr w:type="spellEnd"/>
      <w:r>
        <w:rPr>
          <w:lang w:val="en-US"/>
        </w:rPr>
        <w:t xml:space="preserve"> on </w:t>
      </w:r>
      <w:proofErr w:type="spellStart"/>
      <w:r>
        <w:rPr>
          <w:lang w:val="en-US"/>
        </w:rPr>
        <w:t>wmfod_template.mif</w:t>
      </w:r>
      <w:proofErr w:type="spellEnd"/>
    </w:p>
    <w:p w14:paraId="74BB2CA2" w14:textId="77777777" w:rsidR="00576B09" w:rsidRDefault="00576B09" w:rsidP="00F04ADF">
      <w:pPr>
        <w:ind w:left="1080"/>
        <w:rPr>
          <w:lang w:val="en-US"/>
        </w:rPr>
      </w:pP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088F6202" w14:textId="77777777" w:rsidR="00136C37" w:rsidRDefault="00136C37" w:rsidP="00B732FB">
      <w:pPr>
        <w:pStyle w:val="ListParagraph"/>
        <w:ind w:left="1080"/>
        <w:rPr>
          <w:lang w:val="en-US"/>
        </w:rPr>
      </w:pPr>
    </w:p>
    <w:p w14:paraId="7645EC54" w14:textId="77777777" w:rsidR="00B732FB" w:rsidRPr="00B732FB" w:rsidRDefault="00B732FB" w:rsidP="00B732FB">
      <w:pPr>
        <w:pStyle w:val="ListParagraph"/>
        <w:ind w:left="1080"/>
        <w:rPr>
          <w:lang w:val="en-US"/>
        </w:rPr>
      </w:pPr>
    </w:p>
    <w:p w14:paraId="23AB03A6" w14:textId="77777777" w:rsidR="00B732FB" w:rsidRPr="00EC738A" w:rsidRDefault="00B732FB" w:rsidP="00B732FB">
      <w:pPr>
        <w:pStyle w:val="ListParagraph"/>
        <w:ind w:left="1080"/>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5EE8CA85" w:rsidR="00B732FB" w:rsidRDefault="00B732FB" w:rsidP="00B732FB">
      <w:pPr>
        <w:pStyle w:val="ListParagraph"/>
        <w:ind w:left="1080"/>
        <w:rPr>
          <w:lang w:val="en-US"/>
        </w:rPr>
      </w:pPr>
      <w:r w:rsidRPr="00B732FB">
        <w:rPr>
          <w:lang w:val="en-US"/>
        </w:rPr>
        <w:t>Statistical analysis using CF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66B8335C"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Pr>
          <w:noProof/>
          <w:lang w:val="en-US"/>
        </w:rPr>
        <w:drawing>
          <wp:inline distT="0" distB="0" distL="0" distR="0" wp14:anchorId="15237D08" wp14:editId="6486F82A">
            <wp:extent cx="1524000" cy="1619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24000" cy="1619250"/>
                    </a:xfrm>
                    <a:prstGeom prst="rect">
                      <a:avLst/>
                    </a:prstGeom>
                    <a:noFill/>
                    <a:ln>
                      <a:noFill/>
                    </a:ln>
                  </pic:spPr>
                </pic:pic>
              </a:graphicData>
            </a:graphic>
          </wp:inline>
        </w:drawing>
      </w:r>
      <w:r>
        <w:rPr>
          <w:b/>
          <w:bCs/>
          <w:sz w:val="28"/>
          <w:szCs w:val="28"/>
          <w:lang w:val="en-US"/>
        </w:rPr>
        <w:t xml:space="preserve">                    </w:t>
      </w:r>
      <w:r w:rsidR="00ED5CE4">
        <w:rPr>
          <w:noProof/>
          <w:lang w:val="en-US"/>
        </w:rPr>
        <w:drawing>
          <wp:inline distT="0" distB="0" distL="0" distR="0" wp14:anchorId="01071E69" wp14:editId="280BC603">
            <wp:extent cx="1609725" cy="1219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09725" cy="1219200"/>
                    </a:xfrm>
                    <a:prstGeom prst="rect">
                      <a:avLst/>
                    </a:prstGeom>
                    <a:noFill/>
                    <a:ln>
                      <a:noFill/>
                    </a:ln>
                  </pic:spPr>
                </pic:pic>
              </a:graphicData>
            </a:graphic>
          </wp:inline>
        </w:drawing>
      </w:r>
    </w:p>
    <w:p w14:paraId="719115BE" w14:textId="65FC1B7F" w:rsidR="00457FD2" w:rsidRDefault="00457FD2" w:rsidP="00B732FB">
      <w:pPr>
        <w:pStyle w:val="ListParagraph"/>
        <w:ind w:left="1080"/>
        <w:rPr>
          <w:b/>
          <w:bCs/>
          <w:sz w:val="28"/>
          <w:szCs w:val="28"/>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8F7DAC">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7F557FF6"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lastRenderedPageBreak/>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53F1D80" w:rsidR="00B607FF" w:rsidRDefault="00B607FF" w:rsidP="000958A7">
      <w:pPr>
        <w:pStyle w:val="ListParagraph"/>
        <w:ind w:left="1080"/>
      </w:pPr>
      <w:r>
        <w:t>0 0 0 1</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762BEB">
        <w:rPr>
          <w:sz w:val="28"/>
          <w:szCs w:val="28"/>
          <w:lang w:val="en-US"/>
        </w:rPr>
        <w:t xml:space="preserve"> </w:t>
      </w:r>
      <w:hyperlink r:id="rId31" w:history="1">
        <w:r w:rsidRPr="00762BEB">
          <w:rPr>
            <w:rStyle w:val="Hyperlink"/>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676622E" w14:textId="59B4CCE1" w:rsidR="00457FD2" w:rsidRDefault="00BC64EA" w:rsidP="00BC64EA">
      <w:pPr>
        <w:ind w:left="360" w:firstLine="72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p>
    <w:p w14:paraId="0824C1BD" w14:textId="77777777" w:rsidR="00BF3B52" w:rsidRDefault="00BF3B52" w:rsidP="00BC64EA">
      <w:pPr>
        <w:ind w:left="360" w:firstLine="720"/>
        <w:rPr>
          <w:color w:val="FF0000"/>
        </w:rPr>
      </w:pPr>
    </w:p>
    <w:p w14:paraId="7A1E83FF" w14:textId="7E3740E1"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FE37E1" w:rsidP="00BC64EA">
      <w:pPr>
        <w:ind w:left="360" w:firstLine="720"/>
        <w:rPr>
          <w:rStyle w:val="Hyperlink"/>
          <w:sz w:val="18"/>
          <w:szCs w:val="18"/>
        </w:rPr>
      </w:pPr>
      <w:hyperlink r:id="rId32" w:history="1">
        <w:r w:rsidR="00A5493D" w:rsidRPr="00CF2156">
          <w:rPr>
            <w:rStyle w:val="Hyperlink"/>
            <w:sz w:val="18"/>
            <w:szCs w:val="18"/>
          </w:rPr>
          <w:t>https://community.mrtrix.org/t/fba-design-contrast-matrices-for-three-groups/1791</w:t>
        </w:r>
      </w:hyperlink>
    </w:p>
    <w:p w14:paraId="04FCD959" w14:textId="7D53464F" w:rsidR="00CF2156" w:rsidRPr="00CF2156" w:rsidRDefault="00FE37E1" w:rsidP="00CF2156">
      <w:pPr>
        <w:ind w:left="360" w:firstLine="720"/>
        <w:rPr>
          <w:sz w:val="18"/>
          <w:szCs w:val="18"/>
        </w:rPr>
      </w:pPr>
      <w:hyperlink r:id="rId33"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46D9390" w14:textId="34F0E134"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34"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58FB1660"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345C92F0" w:rsidR="00D96AC0" w:rsidRDefault="009C3D9E" w:rsidP="00D675E4">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proofErr w:type="spellStart"/>
      <w:r w:rsidR="00553F6F" w:rsidRPr="00553F6F">
        <w:rPr>
          <w:i/>
          <w:iCs/>
          <w:lang w:val="en-US"/>
        </w:rPr>
        <w:t>fwe_pvalue.mif</w:t>
      </w:r>
      <w:proofErr w:type="spellEnd"/>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lastRenderedPageBreak/>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4512945"/>
                    </a:xfrm>
                    <a:prstGeom prst="rect">
                      <a:avLst/>
                    </a:prstGeom>
                  </pic:spPr>
                </pic:pic>
              </a:graphicData>
            </a:graphic>
          </wp:inline>
        </w:drawing>
      </w:r>
    </w:p>
    <w:p w14:paraId="4732859F" w14:textId="0032420F" w:rsidR="00D675E4" w:rsidRDefault="00C36F0D" w:rsidP="00D96AC0">
      <w:pPr>
        <w:ind w:left="720"/>
        <w:rPr>
          <w:lang w:val="en-US"/>
        </w:rPr>
      </w:pPr>
      <w:r>
        <w:rPr>
          <w:lang w:val="en-US"/>
        </w:rPr>
        <w:t>Whole-brain FBA with the FD metric comparing healthy controls with aMCI from the 29 ADPRC participants</w:t>
      </w:r>
      <w:r w:rsidR="00DC06C1">
        <w:rPr>
          <w:lang w:val="en-US"/>
        </w:rPr>
        <w:t xml:space="preserve"> (I think these are the groups statuses, but may need to re-check)</w:t>
      </w:r>
      <w:r>
        <w:rPr>
          <w:lang w:val="en-US"/>
        </w:rPr>
        <w:t xml:space="preserve">. </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252595"/>
                    </a:xfrm>
                    <a:prstGeom prst="rect">
                      <a:avLst/>
                    </a:prstGeom>
                  </pic:spPr>
                </pic:pic>
              </a:graphicData>
            </a:graphic>
          </wp:inline>
        </w:drawing>
      </w:r>
    </w:p>
    <w:p w14:paraId="290F7394" w14:textId="2418D0CF" w:rsidR="00D64C57" w:rsidRDefault="00D64C57" w:rsidP="00D96AC0">
      <w:pPr>
        <w:ind w:left="720"/>
        <w:rPr>
          <w:lang w:val="en-US"/>
        </w:rPr>
      </w:pPr>
      <w:r>
        <w:rPr>
          <w:lang w:val="en-US"/>
        </w:rPr>
        <w:t xml:space="preserve">Whole-brain FBA between healthy older adults with no cognitive impairments (HC and SCD) vs. cognitively impaired older adults (aMCI, </w:t>
      </w:r>
      <w:proofErr w:type="spellStart"/>
      <w:r>
        <w:rPr>
          <w:lang w:val="en-US"/>
        </w:rPr>
        <w:t>mMCI</w:t>
      </w:r>
      <w:proofErr w:type="spellEnd"/>
      <w:r>
        <w:rPr>
          <w:lang w:val="en-US"/>
        </w:rPr>
        <w:t xml:space="preserve">, and AD). Significant difference of p &lt; 0.05, shown in the fornix region.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38"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1A310EB5" w:rsidR="00AE147B" w:rsidRDefault="00AE147B" w:rsidP="000F3672">
      <w:pPr>
        <w:ind w:left="360" w:firstLine="720"/>
        <w:rPr>
          <w:color w:val="FF66FF"/>
          <w:lang w:val="en-US"/>
        </w:rPr>
      </w:pP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19B07AFB" w:rsidR="00AE147B" w:rsidRDefault="00AE147B" w:rsidP="00AE147B">
      <w:pPr>
        <w:ind w:left="360" w:firstLine="720"/>
        <w:rPr>
          <w:color w:val="FF66FF"/>
          <w:lang w:val="en-US"/>
        </w:rPr>
      </w:pPr>
    </w:p>
    <w:p w14:paraId="6770584C" w14:textId="77777777"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1" w:history="1">
        <w:r w:rsidRPr="000C24B9">
          <w:rPr>
            <w:rStyle w:val="Hyperlink"/>
          </w:rPr>
          <w:t>https://mrtrix.readthedocs.io/en/3.0_rc3/fixel_based_analysis/displaying_results_with_streamlines.html</w:t>
        </w:r>
      </w:hyperlink>
      <w:r w:rsidRPr="00AE147B">
        <w:rPr>
          <w:lang w:val="en-US"/>
        </w:rPr>
        <w:t xml:space="preserve"> </w:t>
      </w:r>
    </w:p>
    <w:p w14:paraId="2BFC51C5" w14:textId="09D9CCA2" w:rsidR="0037318F" w:rsidRDefault="0037318F"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1321AF1C"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 xml:space="preserve">This will be used for group comparisons.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F314B8" w:rsidRDefault="00FE37E1" w:rsidP="00F314B8">
      <w:pPr>
        <w:pStyle w:val="ListParagraph"/>
        <w:ind w:left="1080"/>
        <w:rPr>
          <w:b/>
          <w:bCs/>
          <w:sz w:val="28"/>
          <w:szCs w:val="28"/>
          <w:lang w:val="en-US"/>
        </w:rPr>
      </w:pPr>
      <w:hyperlink r:id="rId43" w:history="1">
        <w:r w:rsidR="00221460">
          <w:rPr>
            <w:rStyle w:val="Hyperlink"/>
          </w:rPr>
          <w:t>https://community.mrtrix.org/t/calculating-average-fba-metrics-of-specific-tracts/1805</w:t>
        </w:r>
      </w:hyperlink>
    </w:p>
    <w:p w14:paraId="37E5708B" w14:textId="77777777" w:rsidR="007A3435" w:rsidRDefault="007A3435" w:rsidP="00153FFB">
      <w:pPr>
        <w:rPr>
          <w:lang w:val="en-US"/>
        </w:rPr>
      </w:pPr>
    </w:p>
    <w:p w14:paraId="0808AEE8" w14:textId="5D372166" w:rsidR="00F314B8" w:rsidRDefault="00F314B8" w:rsidP="005D7CE9">
      <w:pPr>
        <w:ind w:left="72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44" w:history="1">
        <w:r w:rsidR="0037318F" w:rsidRPr="004A6DC1">
          <w:rPr>
            <w:rStyle w:val="Hyperlink"/>
          </w:rPr>
          <w:t>https://community.mrtrix.org/t/fba-post-statistical-inference-tricks/2255</w:t>
        </w:r>
      </w:hyperlink>
      <w:r w:rsidR="0037318F">
        <w:rPr>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6486F66F" w14:textId="2EB9FACE" w:rsidR="00F314B8" w:rsidRPr="003B6C36" w:rsidRDefault="005D7CE9" w:rsidP="003B6C36">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777777" w:rsidR="00F314B8" w:rsidRDefault="00F314B8" w:rsidP="00F314B8">
      <w:pPr>
        <w:ind w:left="720"/>
        <w:rPr>
          <w:lang w:val="en-US"/>
        </w:rPr>
      </w:pPr>
    </w:p>
    <w:p w14:paraId="2FD3175D" w14:textId="28A8F48A" w:rsidR="00F314B8" w:rsidRDefault="00F314B8" w:rsidP="00F314B8">
      <w:pPr>
        <w:ind w:left="720"/>
      </w:pPr>
      <w:r>
        <w:rPr>
          <w:lang w:val="en-US"/>
        </w:rPr>
        <w:t xml:space="preserve">See more on </w:t>
      </w:r>
      <w:proofErr w:type="spellStart"/>
      <w:r>
        <w:rPr>
          <w:lang w:val="en-US"/>
        </w:rPr>
        <w:t>MRtrix</w:t>
      </w:r>
      <w:proofErr w:type="spellEnd"/>
      <w:r>
        <w:rPr>
          <w:lang w:val="en-US"/>
        </w:rPr>
        <w:t xml:space="preserve"> documentation here: </w:t>
      </w:r>
      <w:hyperlink r:id="rId45" w:history="1">
        <w:r w:rsidRPr="001A5ED8">
          <w:rPr>
            <w:rStyle w:val="Hyperlink"/>
          </w:rPr>
          <w:t>https://mrtrix.readthedocs.io/en/latest/fixel_based_analysis/computing_effect_size_wrt_controls.html</w:t>
        </w:r>
      </w:hyperlink>
    </w:p>
    <w:p w14:paraId="6F086337" w14:textId="77777777" w:rsidR="00F314B8" w:rsidRDefault="00F314B8" w:rsidP="00153FFB">
      <w:pPr>
        <w:rPr>
          <w:lang w:val="en-US"/>
        </w:rPr>
      </w:pPr>
    </w:p>
    <w:p w14:paraId="721FBE4D" w14:textId="46D4743A" w:rsidR="0005406D" w:rsidRDefault="0005406D" w:rsidP="00153FFB">
      <w:pPr>
        <w:rPr>
          <w:lang w:val="en-US"/>
        </w:rPr>
      </w:pPr>
    </w:p>
    <w:p w14:paraId="5F7BB068" w14:textId="272B6FBB" w:rsidR="0005406D" w:rsidRDefault="0005406D" w:rsidP="00153FFB">
      <w:pPr>
        <w:rPr>
          <w:lang w:val="en-US"/>
        </w:rPr>
      </w:pPr>
    </w:p>
    <w:p w14:paraId="486A2CA1" w14:textId="2C3EF235" w:rsidR="0005406D" w:rsidRDefault="0005406D" w:rsidP="00153FFB">
      <w:pPr>
        <w:rPr>
          <w:lang w:val="en-US"/>
        </w:rPr>
      </w:pPr>
    </w:p>
    <w:p w14:paraId="05DEAD4E" w14:textId="4AAB38D7" w:rsidR="0005406D" w:rsidRDefault="0005406D" w:rsidP="00153FFB">
      <w:pPr>
        <w:rPr>
          <w:lang w:val="en-US"/>
        </w:rPr>
      </w:pPr>
    </w:p>
    <w:p w14:paraId="25B07017" w14:textId="7CC8EFFA" w:rsidR="0005406D" w:rsidRDefault="0005406D" w:rsidP="00153FFB">
      <w:pPr>
        <w:rPr>
          <w:lang w:val="en-US"/>
        </w:rPr>
      </w:pPr>
    </w:p>
    <w:p w14:paraId="43AB50EB" w14:textId="1E4C0E08" w:rsidR="0005406D" w:rsidRDefault="0005406D" w:rsidP="00153FFB">
      <w:pPr>
        <w:rPr>
          <w:lang w:val="en-US"/>
        </w:rPr>
      </w:pPr>
    </w:p>
    <w:p w14:paraId="66C30765" w14:textId="62FF9A43" w:rsidR="0005406D" w:rsidRDefault="0005406D" w:rsidP="00153FFB">
      <w:pPr>
        <w:rPr>
          <w:lang w:val="en-US"/>
        </w:rPr>
      </w:pPr>
    </w:p>
    <w:p w14:paraId="02CDDDC0" w14:textId="2EC0C752" w:rsidR="0005406D" w:rsidRDefault="0005406D" w:rsidP="00153FFB">
      <w:pPr>
        <w:rPr>
          <w:lang w:val="en-US"/>
        </w:rPr>
      </w:pPr>
    </w:p>
    <w:p w14:paraId="34AB73F4" w14:textId="308C15FB" w:rsidR="0005406D" w:rsidRDefault="0005406D" w:rsidP="00153FFB">
      <w:pPr>
        <w:rPr>
          <w:lang w:val="en-US"/>
        </w:rPr>
      </w:pPr>
    </w:p>
    <w:p w14:paraId="09341CD2" w14:textId="2F426793" w:rsidR="0005406D" w:rsidRDefault="0005406D" w:rsidP="00153FFB">
      <w:pPr>
        <w:rPr>
          <w:lang w:val="en-US"/>
        </w:rPr>
      </w:pPr>
    </w:p>
    <w:p w14:paraId="218C5097" w14:textId="1EFC70B2" w:rsidR="0005406D" w:rsidRDefault="0005406D" w:rsidP="00153FFB">
      <w:pPr>
        <w:rPr>
          <w:lang w:val="en-US"/>
        </w:rPr>
      </w:pPr>
    </w:p>
    <w:p w14:paraId="557C2D36" w14:textId="17DF5493" w:rsidR="0005406D" w:rsidRDefault="0005406D" w:rsidP="00153FFB">
      <w:pPr>
        <w:rPr>
          <w:lang w:val="en-US"/>
        </w:rPr>
      </w:pPr>
    </w:p>
    <w:p w14:paraId="6DBC4AB7" w14:textId="6B8B3AF9" w:rsidR="0005406D" w:rsidRDefault="0005406D" w:rsidP="00153FFB">
      <w:pPr>
        <w:rPr>
          <w:lang w:val="en-US"/>
        </w:rPr>
      </w:pPr>
    </w:p>
    <w:p w14:paraId="57626342" w14:textId="7486BE1B" w:rsidR="0005406D" w:rsidRDefault="0005406D" w:rsidP="00153FFB">
      <w:pPr>
        <w:rPr>
          <w:lang w:val="en-US"/>
        </w:rPr>
      </w:pPr>
    </w:p>
    <w:p w14:paraId="7037F78F" w14:textId="20F61A74" w:rsidR="0005406D" w:rsidRDefault="0005406D" w:rsidP="00153FFB">
      <w:pPr>
        <w:rPr>
          <w:lang w:val="en-US"/>
        </w:rPr>
      </w:pPr>
    </w:p>
    <w:p w14:paraId="1C61A930" w14:textId="69A45021" w:rsidR="00D43ECB" w:rsidRDefault="00D43ECB" w:rsidP="00153FFB">
      <w:pPr>
        <w:rPr>
          <w:lang w:val="en-US"/>
        </w:rPr>
      </w:pPr>
    </w:p>
    <w:p w14:paraId="5FA2FCF2" w14:textId="0ACEAC87" w:rsidR="00D43ECB" w:rsidRDefault="00D43ECB" w:rsidP="00153FFB">
      <w:pPr>
        <w:rPr>
          <w:lang w:val="en-US"/>
        </w:rPr>
      </w:pPr>
    </w:p>
    <w:p w14:paraId="35BD7E00" w14:textId="4197A05D" w:rsidR="00D43ECB" w:rsidRDefault="00D43ECB" w:rsidP="00153FFB">
      <w:pPr>
        <w:rPr>
          <w:lang w:val="en-US"/>
        </w:rPr>
      </w:pPr>
    </w:p>
    <w:p w14:paraId="260AA78B" w14:textId="01CA5525" w:rsidR="00D43ECB" w:rsidRDefault="00D43ECB"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lastRenderedPageBreak/>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FE37E1">
        <w:rPr>
          <w:rFonts w:ascii="Calibri" w:hAnsi="Calibri" w:cs="Calibri"/>
          <w:noProof/>
          <w:szCs w:val="24"/>
        </w:rPr>
        <w:t xml:space="preserve">Raffelt, D. A., Smith, R. E., Ridgway, G. R., Tournier, J. D., Vaughan, D. N., Rose, S., … Connelly, A. (2015). Connectivity-based fixel enhancement: Whole-brain statistical analysis of diffusion MRI measures in the presence of crossing fibre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5D22B4C" w14:textId="21AD847E" w:rsidR="00D43ECB" w:rsidRDefault="00FE37E1" w:rsidP="00153FFB">
      <w:pPr>
        <w:rPr>
          <w:lang w:val="en-US"/>
        </w:rPr>
      </w:pPr>
      <w:r>
        <w:rPr>
          <w:lang w:val="en-US"/>
        </w:rPr>
        <w:fldChar w:fldCharType="end"/>
      </w: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bookmarkStart w:id="9" w:name="_GoBack"/>
      <w:bookmarkEnd w:id="9"/>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77777777"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3"/>
  </w:num>
  <w:num w:numId="6">
    <w:abstractNumId w:val="3"/>
  </w:num>
  <w:num w:numId="7">
    <w:abstractNumId w:val="8"/>
  </w:num>
  <w:num w:numId="8">
    <w:abstractNumId w:val="14"/>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7D84"/>
    <w:rsid w:val="0005406D"/>
    <w:rsid w:val="00065752"/>
    <w:rsid w:val="0006602B"/>
    <w:rsid w:val="000812BB"/>
    <w:rsid w:val="000958A7"/>
    <w:rsid w:val="000A5997"/>
    <w:rsid w:val="000B0797"/>
    <w:rsid w:val="000B0D68"/>
    <w:rsid w:val="000B23AD"/>
    <w:rsid w:val="000C41A2"/>
    <w:rsid w:val="000E1A6C"/>
    <w:rsid w:val="000F3672"/>
    <w:rsid w:val="001111F9"/>
    <w:rsid w:val="0013393B"/>
    <w:rsid w:val="00136C37"/>
    <w:rsid w:val="001412AA"/>
    <w:rsid w:val="00153FFB"/>
    <w:rsid w:val="00157F25"/>
    <w:rsid w:val="001805E8"/>
    <w:rsid w:val="001B67AB"/>
    <w:rsid w:val="001F637E"/>
    <w:rsid w:val="00221460"/>
    <w:rsid w:val="002E735E"/>
    <w:rsid w:val="00300B3E"/>
    <w:rsid w:val="00304980"/>
    <w:rsid w:val="003166AC"/>
    <w:rsid w:val="00317593"/>
    <w:rsid w:val="003331CB"/>
    <w:rsid w:val="003622F1"/>
    <w:rsid w:val="0036583C"/>
    <w:rsid w:val="0037318F"/>
    <w:rsid w:val="0038353E"/>
    <w:rsid w:val="003B523A"/>
    <w:rsid w:val="003B53BB"/>
    <w:rsid w:val="003B6C36"/>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43755"/>
    <w:rsid w:val="006463B3"/>
    <w:rsid w:val="006730DB"/>
    <w:rsid w:val="00696C80"/>
    <w:rsid w:val="00697F67"/>
    <w:rsid w:val="006D0BC3"/>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F3C17"/>
    <w:rsid w:val="007F757B"/>
    <w:rsid w:val="00807A74"/>
    <w:rsid w:val="00825D22"/>
    <w:rsid w:val="008302F7"/>
    <w:rsid w:val="00885116"/>
    <w:rsid w:val="008A68FA"/>
    <w:rsid w:val="008F7DAC"/>
    <w:rsid w:val="008F7DBD"/>
    <w:rsid w:val="00921ECA"/>
    <w:rsid w:val="00921ED9"/>
    <w:rsid w:val="009363EB"/>
    <w:rsid w:val="009523F2"/>
    <w:rsid w:val="009652B1"/>
    <w:rsid w:val="00970523"/>
    <w:rsid w:val="00987844"/>
    <w:rsid w:val="00997E9C"/>
    <w:rsid w:val="009A4AF1"/>
    <w:rsid w:val="009B0136"/>
    <w:rsid w:val="009B1FF1"/>
    <w:rsid w:val="009C3D9E"/>
    <w:rsid w:val="009D1917"/>
    <w:rsid w:val="009E30D9"/>
    <w:rsid w:val="00A225B3"/>
    <w:rsid w:val="00A452CA"/>
    <w:rsid w:val="00A5493D"/>
    <w:rsid w:val="00A643BA"/>
    <w:rsid w:val="00A72ABF"/>
    <w:rsid w:val="00AD412A"/>
    <w:rsid w:val="00AE147B"/>
    <w:rsid w:val="00B00903"/>
    <w:rsid w:val="00B20F65"/>
    <w:rsid w:val="00B607FF"/>
    <w:rsid w:val="00B62BDA"/>
    <w:rsid w:val="00B732FB"/>
    <w:rsid w:val="00B87149"/>
    <w:rsid w:val="00B97F71"/>
    <w:rsid w:val="00BC64EA"/>
    <w:rsid w:val="00BF3B52"/>
    <w:rsid w:val="00C0006D"/>
    <w:rsid w:val="00C36318"/>
    <w:rsid w:val="00C36F0D"/>
    <w:rsid w:val="00C37985"/>
    <w:rsid w:val="00CC20CF"/>
    <w:rsid w:val="00CE2696"/>
    <w:rsid w:val="00CF2156"/>
    <w:rsid w:val="00D43ECB"/>
    <w:rsid w:val="00D56935"/>
    <w:rsid w:val="00D64C57"/>
    <w:rsid w:val="00D675E4"/>
    <w:rsid w:val="00D94368"/>
    <w:rsid w:val="00D96AC0"/>
    <w:rsid w:val="00DC06C1"/>
    <w:rsid w:val="00E563F0"/>
    <w:rsid w:val="00E77F76"/>
    <w:rsid w:val="00EC738A"/>
    <w:rsid w:val="00ED5CE4"/>
    <w:rsid w:val="00EF5B85"/>
    <w:rsid w:val="00F04ADF"/>
    <w:rsid w:val="00F05CDB"/>
    <w:rsid w:val="00F218B7"/>
    <w:rsid w:val="00F314B8"/>
    <w:rsid w:val="00F65DB0"/>
    <w:rsid w:val="00F74AB5"/>
    <w:rsid w:val="00F92E7B"/>
    <w:rsid w:val="00FD4DFB"/>
    <w:rsid w:val="00FD6A2C"/>
    <w:rsid w:val="00FE37E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trix.readthedocs.io/en/latest/reference/references.html"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s://www.youtube.com/channel/UCZ7gF0zm35FwrFpDND6DWeA" TargetMode="External"/><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hyperlink" Target="https://mrtrix.readthedocs.io/en/latest/fixel_based_analysis/mt_fibre_density_cross-section.html"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hyperlink" Target="https://community.mrtrix.org/t/statistical-analysis-of-fd-fc-and-fdc/840/15" TargetMode="External"/><Relationship Id="rId38" Type="http://schemas.openxmlformats.org/officeDocument/2006/relationships/hyperlink" Target="https://community.mrtrix.org/t/fba-displaying-significant-results/993"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youtube.com/watch?v=adACBScwBJ4" TargetMode="External"/><Relationship Id="rId29" Type="http://schemas.openxmlformats.org/officeDocument/2006/relationships/image" Target="media/image19.png"/><Relationship Id="rId41" Type="http://schemas.openxmlformats.org/officeDocument/2006/relationships/hyperlink" Target="https://mrtrix.readthedocs.io/en/3.0_rc3/fixel_based_analysis/displaying_results_with_streamlines.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hyperlink" Target="https://community.mrtrix.org/t/fba-design-contrast-matrices-for-three-groups/1791" TargetMode="External"/><Relationship Id="rId37" Type="http://schemas.openxmlformats.org/officeDocument/2006/relationships/image" Target="media/image23.png"/><Relationship Id="rId40" Type="http://schemas.openxmlformats.org/officeDocument/2006/relationships/image" Target="media/image25.png"/><Relationship Id="rId45" Type="http://schemas.openxmlformats.org/officeDocument/2006/relationships/hyperlink" Target="https://mrtrix.readthedocs.io/en/latest/fixel_based_analysis/computing_effect_size_wrt_controls.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8.png"/><Relationship Id="rId36" Type="http://schemas.openxmlformats.org/officeDocument/2006/relationships/image" Target="media/image2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fsl.fmrib.ox.ac.uk/fsl/fslwiki/GLM" TargetMode="External"/><Relationship Id="rId44" Type="http://schemas.openxmlformats.org/officeDocument/2006/relationships/hyperlink" Target="https://community.mrtrix.org/t/fba-post-statistical-inference-tricks/225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mrtrix.readthedocs.io/en/latest/reference/references.html"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1.png"/><Relationship Id="rId43" Type="http://schemas.openxmlformats.org/officeDocument/2006/relationships/hyperlink" Target="https://community.mrtrix.org/t/calculating-average-fba-metrics-of-specific-tracts/18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90460-69BE-4767-AFE6-C00FEA553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1</TotalTime>
  <Pages>21</Pages>
  <Words>2989</Words>
  <Characters>17042</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01</cp:revision>
  <dcterms:created xsi:type="dcterms:W3CDTF">2020-06-22T00:34:00Z</dcterms:created>
  <dcterms:modified xsi:type="dcterms:W3CDTF">2020-09-13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